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367ED1B8" w:rsidR="00F2380B" w:rsidRDefault="0089057E" w:rsidP="00581800">
      <w:pPr>
        <w:spacing w:after="0" w:line="480" w:lineRule="auto"/>
      </w:pPr>
      <w:r>
        <w:t xml:space="preserve">The European Molecular Biology Laboratory hosts a downloadable, curated database of drugs, targets, and their component sequences in several popular database </w:t>
      </w:r>
      <w:r w:rsidR="00DD3309">
        <w:t>for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r w:rsidR="00F619DA">
        <w:t>.</w:t>
      </w:r>
    </w:p>
    <w:p w14:paraId="09E533E8" w14:textId="77777777" w:rsidR="00F619DA" w:rsidRPr="00391C53" w:rsidRDefault="00F619DA" w:rsidP="00581800">
      <w:pPr>
        <w:spacing w:after="0" w:line="480" w:lineRule="auto"/>
      </w:pPr>
    </w:p>
    <w:p w14:paraId="43210142" w14:textId="5106C219" w:rsidR="009A4447"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63EEDB9B" w14:textId="77777777" w:rsidR="00F619DA" w:rsidRPr="00A93FEC" w:rsidRDefault="00F619DA" w:rsidP="00581800">
      <w:pPr>
        <w:spacing w:after="0" w:line="480" w:lineRule="auto"/>
        <w:rPr>
          <w:b/>
        </w:rPr>
      </w:pP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14542FD0" w:rsidR="0065517C" w:rsidRDefault="0065517C" w:rsidP="00581800">
      <w:pPr>
        <w:spacing w:after="0" w:line="480" w:lineRule="auto"/>
      </w:pPr>
      <w:r w:rsidRPr="00146E81">
        <w:rPr>
          <w:i/>
          <w:iCs/>
        </w:rPr>
        <w:lastRenderedPageBreak/>
        <w:t>SARS-CoV-2</w:t>
      </w:r>
      <w:r>
        <w:t xml:space="preserve">, also known as </w:t>
      </w:r>
      <w:r w:rsidRPr="00146E81">
        <w:rPr>
          <w:i/>
          <w:iCs/>
        </w:rPr>
        <w:t>COVID-19</w:t>
      </w:r>
      <w:r>
        <w:t xml:space="preserve">, is a </w:t>
      </w:r>
      <w:r w:rsidR="00F2380B">
        <w:t xml:space="preserve">novel </w:t>
      </w:r>
      <w:r>
        <w:t>virus that causes flu like symptoms including respiratory distress, in many cases requiring respirators to maintain oxygenation in patients.  It is highly contagious, and is currently</w:t>
      </w:r>
      <w:r w:rsidR="00581800">
        <w:t xml:space="preserve">, as of </w:t>
      </w:r>
      <w:r w:rsidR="00BC1BEB">
        <w:t>October</w:t>
      </w:r>
      <w:r w:rsidR="00AD797C">
        <w:t xml:space="preserve"> </w:t>
      </w:r>
      <w:r w:rsidR="00BC1BEB">
        <w:t>8th</w:t>
      </w:r>
      <w:r w:rsidR="00581800">
        <w:t>, 2020,</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445B06F" w14:textId="00C17756" w:rsidR="00507873"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r w:rsidR="00C33B36">
        <w:t xml:space="preserve">  </w:t>
      </w:r>
      <w:r w:rsidR="00507873">
        <w:t xml:space="preserve">Genbank provides a nucleotide sequence database containing genomes of many organisms, including the </w:t>
      </w:r>
      <w:r w:rsidR="00507873" w:rsidRPr="00146E81">
        <w:rPr>
          <w:i/>
          <w:iCs/>
        </w:rPr>
        <w:t>SARS-CoV-2</w:t>
      </w:r>
      <w:r w:rsidR="00507873">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6A5B8E7D" w14:textId="77777777" w:rsidR="00F619DA" w:rsidRDefault="00F619DA" w:rsidP="00581800">
      <w:pPr>
        <w:spacing w:after="0" w:line="480" w:lineRule="auto"/>
      </w:pPr>
    </w:p>
    <w:p w14:paraId="45C6FF1A" w14:textId="5D84F418" w:rsidR="00C63637" w:rsidRDefault="00DA0773" w:rsidP="00581800">
      <w:pPr>
        <w:spacing w:after="0" w:line="480" w:lineRule="auto"/>
      </w:pPr>
      <w:r>
        <w:t xml:space="preserve">An </w:t>
      </w:r>
      <w:r w:rsidR="008332A3">
        <w:t xml:space="preserve">Extract Translate and Load </w:t>
      </w:r>
      <w:r>
        <w:t>(</w:t>
      </w:r>
      <w:r w:rsidR="008332A3">
        <w:t>ETL</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r w:rsidR="000B095C">
        <w:rPr>
          <w:b/>
          <w:bCs/>
        </w:rPr>
        <w:t xml:space="preserve">  </w:t>
      </w:r>
      <w:r w:rsidR="00C63637">
        <w:rPr>
          <w:b/>
          <w:bCs/>
        </w:rPr>
        <w:t>jackhmmer</w:t>
      </w:r>
      <w:r w:rsidR="00C63637">
        <w:t xml:space="preserve"> produce</w:t>
      </w:r>
      <w:r w:rsidR="00507873">
        <w:t>d</w:t>
      </w:r>
      <w:r w:rsidR="00C63637">
        <w:t xml:space="preserve"> similarity reports</w:t>
      </w:r>
      <w:r w:rsidR="00507873">
        <w:t xml:space="preserve"> and scoring summaries for the ORFs.  ETL scripts </w:t>
      </w:r>
      <w:r w:rsidR="00C63637">
        <w:t>parse</w:t>
      </w:r>
      <w:r w:rsidR="00507873">
        <w:t>d</w:t>
      </w:r>
      <w:r w:rsidR="00C63637">
        <w:t xml:space="preserve"> the</w:t>
      </w:r>
      <w:r w:rsidR="00507873">
        <w:t>se</w:t>
      </w:r>
      <w:r w:rsidR="00C63637">
        <w:t xml:space="preserve"> results, and upload</w:t>
      </w:r>
      <w:r w:rsidR="00507873">
        <w:t>ed them</w:t>
      </w:r>
      <w:r w:rsidR="00C63637">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192B07D5" w14:textId="35F8D4FA"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r w:rsidR="000B095C">
        <w:t xml:space="preserve">  </w:t>
      </w:r>
      <w:r w:rsidR="00AE5F16">
        <w:t xml:space="preserve">Swissdock, an </w:t>
      </w:r>
      <w:r w:rsidR="00A063C5">
        <w:t>open source</w:t>
      </w:r>
      <w:r w:rsidR="00AE5F16">
        <w:t xml:space="preserve"> docking server, </w:t>
      </w:r>
      <w:r w:rsidR="0073028F">
        <w:t>was used to evaluate</w:t>
      </w:r>
      <w:r w:rsidR="00AE5F16">
        <w:t xml:space="preserve"> the identified drugs for docking affinity </w:t>
      </w:r>
      <w:r w:rsidR="008D7DF7">
        <w:t xml:space="preserve">to the target(s) found </w:t>
      </w:r>
      <w:r w:rsidR="00AE5F16">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rsidR="00AE5F16">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6F9B86A5" w14:textId="77777777" w:rsidR="00F619DA" w:rsidRDefault="00F619DA">
      <w:pPr>
        <w:spacing w:after="0" w:line="480" w:lineRule="auto"/>
      </w:pP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58802058" w14:textId="77777777" w:rsidR="00F619DA" w:rsidRDefault="00F619DA" w:rsidP="00EB7703">
      <w:pPr>
        <w:spacing w:after="0" w:line="480" w:lineRule="auto"/>
      </w:pPr>
    </w:p>
    <w:p w14:paraId="600C6066" w14:textId="2FDF0697" w:rsidR="00C63637" w:rsidRDefault="005F7D4D" w:rsidP="00EB7703">
      <w:pPr>
        <w:spacing w:after="0" w:line="480" w:lineRule="auto"/>
      </w:pPr>
      <w:r>
        <w:t>The PostgreSQL dump archive of the ChEMBL version 25 database is downloaded, decompressed, and restored in the Centos 7 VM.</w:t>
      </w:r>
      <w:r w:rsidR="000B095C">
        <w:t xml:space="preserve">  </w:t>
      </w: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r w:rsidR="000B095C">
        <w:t xml:space="preserve">  </w:t>
      </w:r>
      <w:r w:rsidR="00C63637">
        <w:t xml:space="preserve">The genome of </w:t>
      </w:r>
      <w:r w:rsidR="00C63637" w:rsidRPr="00146E81">
        <w:rPr>
          <w:i/>
          <w:iCs/>
        </w:rPr>
        <w:t>SARS-CoV-2</w:t>
      </w:r>
      <w:r w:rsidR="00C63637">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rsidR="00C63637">
        <w:t xml:space="preserve"> </w:t>
      </w:r>
      <w:r w:rsidR="00C63637">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C63637">
        <w:fldChar w:fldCharType="separate"/>
      </w:r>
      <w:r w:rsidR="00F24B70">
        <w:rPr>
          <w:noProof/>
        </w:rPr>
        <w:t>[13]</w:t>
      </w:r>
      <w:r w:rsidR="00C63637">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E7BE2">
      <w:pPr>
        <w:spacing w:after="0" w:line="480" w:lineRule="auto"/>
      </w:pPr>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3.FASTA</w:t>
      </w:r>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which contains all the ORFs found for the .FASTA file.</w:t>
      </w:r>
    </w:p>
    <w:p w14:paraId="3E354B0E" w14:textId="77777777" w:rsidR="009403F2" w:rsidRPr="00821541" w:rsidRDefault="009403F2" w:rsidP="00F16993">
      <w:pPr>
        <w:spacing w:after="0" w:line="480" w:lineRule="auto"/>
        <w:rPr>
          <w:rFonts w:cstheme="minorHAnsi"/>
        </w:rPr>
      </w:pPr>
    </w:p>
    <w:p w14:paraId="21621DAB" w14:textId="428070C5" w:rsidR="004F0A08"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r w:rsidR="000B095C">
        <w:t xml:space="preserve">  </w:t>
      </w:r>
      <w:r w:rsidR="004F0A08">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rsidR="004F0A08">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16A31B9A"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0D4084A7" w14:textId="77777777" w:rsidR="009403F2" w:rsidRDefault="009403F2" w:rsidP="004F5C0E">
      <w:pPr>
        <w:spacing w:after="0" w:line="480" w:lineRule="auto"/>
      </w:pPr>
    </w:p>
    <w:p w14:paraId="42E674B7" w14:textId="56EF6BD1" w:rsidR="009403F2"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r w:rsidR="000B095C">
        <w:t xml:space="preserve">  </w:t>
      </w:r>
      <w:r w:rsidR="0028157D">
        <w:t xml:space="preserve">From the psql database query prompt, the data were imported into the </w:t>
      </w:r>
      <w:r w:rsidR="0028157D">
        <w:rPr>
          <w:b/>
          <w:bCs/>
        </w:rPr>
        <w:t>chembl_25</w:t>
      </w:r>
      <w:r w:rsidR="0028157D">
        <w:t xml:space="preserve"> database</w:t>
      </w:r>
      <w:r w:rsidR="008857FA">
        <w:t xml:space="preserve">. </w:t>
      </w:r>
      <w:r w:rsidR="000B095C">
        <w:t xml:space="preserve"> </w:t>
      </w:r>
      <w:r w:rsidR="008857FA">
        <w:t>Fig 3, below shows commands</w:t>
      </w:r>
      <w:r w:rsidR="00A61695">
        <w:t>:</w:t>
      </w:r>
    </w:p>
    <w:p w14:paraId="44201E3A" w14:textId="77777777" w:rsidR="00D727DB" w:rsidRDefault="00D727DB" w:rsidP="00F16993">
      <w:pPr>
        <w:spacing w:after="0" w:line="480" w:lineRule="auto"/>
      </w:pPr>
    </w:p>
    <w:p w14:paraId="385D14F3" w14:textId="66D3D5D3" w:rsidR="0028157D" w:rsidRPr="00FE7BE2" w:rsidRDefault="008857FA" w:rsidP="004F5C0E">
      <w:pPr>
        <w:autoSpaceDE w:val="0"/>
        <w:autoSpaceDN w:val="0"/>
        <w:adjustRightInd w:val="0"/>
        <w:spacing w:after="0" w:line="480" w:lineRule="auto"/>
        <w:rPr>
          <w:rFonts w:ascii="Calibri" w:hAnsi="Calibri" w:cs="Lucida Console"/>
          <w:b/>
          <w:bCs/>
        </w:rPr>
      </w:pPr>
      <w:r w:rsidRPr="00FE7BE2">
        <w:rPr>
          <w:rFonts w:ascii="Calibri" w:hAnsi="Calibri" w:cs="Lucida Console"/>
          <w:b/>
          <w:bCs/>
        </w:rPr>
        <w:t>Fig 3. PostgreSQL commands to import data into the chembl_25 database.</w:t>
      </w:r>
    </w:p>
    <w:p w14:paraId="7779181C" w14:textId="77777777" w:rsidR="007B31F8" w:rsidRPr="008857FA" w:rsidRDefault="007B31F8"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5639A2EB" w14:textId="2C4F237A" w:rsidR="002A7EE6" w:rsidRPr="006C0089" w:rsidRDefault="002A7EE6" w:rsidP="00621997">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r w:rsidR="00A85688">
        <w:rPr>
          <w:rFonts w:cstheme="minorHAnsi"/>
        </w:rPr>
        <w:t xml:space="preserve">  </w:t>
      </w: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333E989D"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w:t>
      </w:r>
      <w:r w:rsidR="00705453">
        <w:t xml:space="preserve"> </w:t>
      </w:r>
      <w:r>
        <w:t>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2109039" w14:textId="44A04AAE" w:rsidR="00AD533A"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r w:rsidR="00705453">
        <w:rPr>
          <w:bCs/>
        </w:rPr>
        <w:t xml:space="preserve"> </w:t>
      </w:r>
      <w:r w:rsidR="00973FD0">
        <w:rPr>
          <w:bCs/>
        </w:rPr>
        <w:t xml:space="preserve"> </w:t>
      </w:r>
      <w:r w:rsidR="006D215D">
        <w:rPr>
          <w:bCs/>
        </w:rPr>
        <w:t xml:space="preserve">Figure </w:t>
      </w:r>
      <w:r w:rsidR="00455DDE">
        <w:rPr>
          <w:bCs/>
        </w:rPr>
        <w:t xml:space="preserve">4 </w:t>
      </w:r>
      <w:r w:rsidR="006D215D">
        <w:rPr>
          <w:bCs/>
        </w:rPr>
        <w:t xml:space="preserve">shows how sequence similarity </w:t>
      </w:r>
      <w:r w:rsidR="000D756C">
        <w:rPr>
          <w:bCs/>
        </w:rPr>
        <w:t>to pathogen sequences provided a way to relate them to known targets and drugs.</w:t>
      </w:r>
    </w:p>
    <w:p w14:paraId="01923BF9" w14:textId="77777777" w:rsidR="00973FD0" w:rsidRDefault="00973FD0" w:rsidP="00AD533A">
      <w:pPr>
        <w:spacing w:after="0" w:line="480" w:lineRule="auto"/>
        <w:rPr>
          <w:bCs/>
        </w:rPr>
      </w:pPr>
    </w:p>
    <w:p w14:paraId="21736CCF" w14:textId="04CB21C2" w:rsidR="005041D2" w:rsidRPr="00973FD0" w:rsidRDefault="00213F07" w:rsidP="00AD533A">
      <w:pPr>
        <w:spacing w:after="0" w:line="480" w:lineRule="auto"/>
        <w:rPr>
          <w:b/>
          <w:bCs/>
        </w:rPr>
      </w:pPr>
      <w:r w:rsidRPr="00973FD0">
        <w:rPr>
          <w:b/>
          <w:bCs/>
        </w:rPr>
        <w:t xml:space="preserve">Fig </w:t>
      </w:r>
      <w:r w:rsidR="00455DDE" w:rsidRPr="00973FD0">
        <w:rPr>
          <w:b/>
          <w:bCs/>
        </w:rPr>
        <w:t>4</w:t>
      </w:r>
      <w:r w:rsidRPr="00973FD0">
        <w:rPr>
          <w:b/>
          <w:bCs/>
        </w:rPr>
        <w:t>.</w:t>
      </w:r>
      <w:r w:rsidR="00D25EAB" w:rsidRPr="00973FD0">
        <w:rPr>
          <w:b/>
          <w:bCs/>
        </w:rPr>
        <w:t xml:space="preserve">  </w:t>
      </w:r>
      <w:r w:rsidR="000D756C" w:rsidRPr="00973FD0">
        <w:rPr>
          <w:b/>
          <w:bCs/>
        </w:rPr>
        <w:t>Query joins connecting targets, sequences, and drugs.</w:t>
      </w:r>
    </w:p>
    <w:p w14:paraId="673BECB1" w14:textId="77777777" w:rsidR="00973FD0" w:rsidRDefault="00973FD0" w:rsidP="00AD533A">
      <w:pPr>
        <w:spacing w:after="0" w:line="480" w:lineRule="auto"/>
        <w:rPr>
          <w:b/>
          <w:bCs/>
        </w:rPr>
      </w:pPr>
    </w:p>
    <w:p w14:paraId="1DF5DD40" w14:textId="06F1D6AA" w:rsidR="001F2D07" w:rsidRDefault="000D756C" w:rsidP="00EB7703">
      <w:pPr>
        <w:spacing w:after="0" w:line="480" w:lineRule="auto"/>
      </w:pPr>
      <w:r w:rsidRPr="000D756C">
        <w:rPr>
          <w:bCs/>
        </w:rPr>
        <w:t>Tables with blue backgrounds are supplementary tables populated by this workflow.</w:t>
      </w:r>
      <w:r w:rsidR="00973FD0">
        <w:rPr>
          <w:bCs/>
        </w:rPr>
        <w:t xml:space="preserve"> </w:t>
      </w:r>
      <w:r w:rsidR="00705453">
        <w:rPr>
          <w:bCs/>
        </w:rPr>
        <w:t xml:space="preserve"> </w:t>
      </w:r>
      <w:r w:rsidR="001F2D07">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rsidR="001F2D07">
        <w:t>:</w:t>
      </w:r>
    </w:p>
    <w:p w14:paraId="09FED2AE" w14:textId="77777777" w:rsidR="00973FD0" w:rsidRDefault="00973FD0" w:rsidP="00EB7703">
      <w:pPr>
        <w:spacing w:after="0" w:line="480" w:lineRule="auto"/>
      </w:pPr>
    </w:p>
    <w:p w14:paraId="68E6FE04" w14:textId="1DA4E0BB" w:rsidR="005041D2" w:rsidRPr="00AD797C" w:rsidRDefault="00CD0FF6" w:rsidP="00B24C28">
      <w:pPr>
        <w:spacing w:after="0" w:line="480" w:lineRule="auto"/>
        <w:rPr>
          <w:rFonts w:eastAsia="Times New Roman" w:cstheme="minorHAnsi"/>
          <w:b/>
          <w:color w:val="000000"/>
        </w:rPr>
      </w:pPr>
      <w:r w:rsidRPr="00FE7BE2">
        <w:rPr>
          <w:rFonts w:eastAsia="Times New Roman" w:cstheme="minorHAnsi"/>
          <w:b/>
          <w:color w:val="000000"/>
        </w:rPr>
        <w:t>Fig 5. Commands to quantify number of ORFs.</w:t>
      </w:r>
    </w:p>
    <w:p w14:paraId="1E5AF6F2" w14:textId="77777777" w:rsidR="00973FD0" w:rsidRPr="00FE7BE2" w:rsidRDefault="00973FD0" w:rsidP="00B24C28">
      <w:pPr>
        <w:spacing w:after="0" w:line="480" w:lineRule="auto"/>
        <w:rPr>
          <w:rFonts w:eastAsia="Times New Roman" w:cstheme="minorHAnsi"/>
          <w:b/>
          <w:color w:val="000000"/>
          <w:sz w:val="24"/>
          <w:szCs w:val="24"/>
        </w:rPr>
      </w:pPr>
    </w:p>
    <w:p w14:paraId="65F51F2B" w14:textId="50E7A244" w:rsidR="001F2D07" w:rsidRDefault="001F2D07" w:rsidP="005041D2">
      <w:pPr>
        <w:spacing w:after="0" w:line="480" w:lineRule="auto"/>
      </w:pPr>
      <w:r w:rsidRPr="00EB7703">
        <w:lastRenderedPageBreak/>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rPr>
          <w:b/>
        </w:rPr>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60708766" w14:textId="77777777" w:rsidR="00705453" w:rsidRDefault="00705453" w:rsidP="005041D2">
      <w:pPr>
        <w:spacing w:after="0" w:line="480" w:lineRule="auto"/>
      </w:pPr>
    </w:p>
    <w:p w14:paraId="16ABB0C2" w14:textId="7ACA0D1C"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rsidR="00705453">
        <w:t xml:space="preserve"> </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1ED6F7C9" w14:textId="3892BB8D" w:rsidR="00131106" w:rsidRDefault="00131106" w:rsidP="005041D2">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r w:rsidR="0010397B">
        <w:t xml:space="preserve">  </w:t>
      </w:r>
      <w:r w:rsidR="005B191A">
        <w:t xml:space="preserve">Figure </w:t>
      </w:r>
      <w:r w:rsidR="00B83970">
        <w:t xml:space="preserve">7 </w:t>
      </w:r>
      <w:r w:rsidR="005B191A">
        <w:t xml:space="preserve">shows a </w:t>
      </w:r>
      <w:r>
        <w:t xml:space="preserve">histogram </w:t>
      </w:r>
      <w:r w:rsidR="005B191A">
        <w:t>of the</w:t>
      </w:r>
      <w:r>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2FF16215" w14:textId="7EF0D79D" w:rsidR="005D28FF" w:rsidRDefault="001B42EC" w:rsidP="005041D2">
      <w:pPr>
        <w:spacing w:after="0" w:line="480" w:lineRule="auto"/>
      </w:pPr>
      <w:r>
        <w:lastRenderedPageBreak/>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r w:rsidR="00705453">
        <w:t xml:space="preserve">  </w:t>
      </w:r>
      <w:r w:rsidR="005D28FF">
        <w:t xml:space="preserve">Figure </w:t>
      </w:r>
      <w:r w:rsidR="00B83970">
        <w:t xml:space="preserve">8 </w:t>
      </w:r>
      <w:r w:rsidR="001C58CE">
        <w:t>shows kmeans distribution of scores with two clusters.</w:t>
      </w:r>
    </w:p>
    <w:p w14:paraId="5310F071" w14:textId="77777777" w:rsidR="00705453" w:rsidRDefault="00705453" w:rsidP="005041D2">
      <w:pPr>
        <w:spacing w:after="0" w:line="480" w:lineRule="auto"/>
      </w:pPr>
    </w:p>
    <w:p w14:paraId="419ED216" w14:textId="486648A1" w:rsidR="001C58CE" w:rsidRPr="00FE7BE2" w:rsidRDefault="001C58CE" w:rsidP="005041D2">
      <w:pPr>
        <w:spacing w:after="0" w:line="480" w:lineRule="auto"/>
        <w:rPr>
          <w:b/>
        </w:rPr>
      </w:pPr>
      <w:r w:rsidRPr="00FE7BE2">
        <w:rPr>
          <w:b/>
        </w:rPr>
        <w:t>Fig</w:t>
      </w:r>
      <w:r w:rsidR="008F2A22" w:rsidRPr="00FE7BE2">
        <w:rPr>
          <w:b/>
        </w:rPr>
        <w:t xml:space="preserve"> 8</w:t>
      </w:r>
      <w:r w:rsidRPr="00FE7BE2">
        <w:rPr>
          <w:b/>
        </w:rPr>
        <w:t>. Kmeans selection threshold for SARS-CoV-2.</w:t>
      </w:r>
    </w:p>
    <w:p w14:paraId="05E2AD1F" w14:textId="77777777" w:rsidR="00705453" w:rsidRDefault="00705453" w:rsidP="005041D2">
      <w:pPr>
        <w:spacing w:after="0" w:line="480" w:lineRule="auto"/>
      </w:pPr>
    </w:p>
    <w:p w14:paraId="3EE2514B" w14:textId="2C796598" w:rsidR="00987569" w:rsidRDefault="001C58CE" w:rsidP="005041D2">
      <w:pPr>
        <w:spacing w:after="0" w:line="480" w:lineRule="auto"/>
      </w:pPr>
      <w:r w:rsidRPr="001C58CE">
        <w:t>Triangular point</w:t>
      </w:r>
      <w:r>
        <w:t>s</w:t>
      </w:r>
      <w:r w:rsidRPr="001C58CE">
        <w:t xml:space="preserve"> indicate similarity threshold for best target selection.</w:t>
      </w:r>
      <w:r w:rsidR="00705453">
        <w:t xml:space="preserve">  </w:t>
      </w:r>
      <w:r w:rsidR="00987569">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6E5D960E" w:rsidR="004223B7" w:rsidRDefault="004223B7" w:rsidP="005D28FF">
      <w:pPr>
        <w:spacing w:after="0" w:line="480" w:lineRule="auto"/>
      </w:pPr>
      <w:r>
        <w:t>These three drugs include two relatives of Streptomycin, and Pyrazinamide.  ChEMBL shows 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Pr="00FE7BE2" w:rsidRDefault="00660D38" w:rsidP="00CE1A3D">
      <w:pPr>
        <w:spacing w:after="0" w:line="240" w:lineRule="auto"/>
        <w:rPr>
          <w:rFonts w:ascii="Calibri" w:hAnsi="Calibri" w:cstheme="minorHAnsi"/>
          <w:b/>
        </w:rPr>
      </w:pPr>
      <w:r w:rsidRPr="00FE7BE2">
        <w:rPr>
          <w:rFonts w:ascii="Calibri" w:hAnsi="Calibri" w:cstheme="minorHAnsi"/>
          <w:b/>
        </w:rPr>
        <w:t>Fig 9. PSQL query returning details for drugs and targets previously identified.</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75A0F557"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1A970CF6" w14:textId="77777777" w:rsidR="00677B72" w:rsidRDefault="00677B72" w:rsidP="00AA446F">
      <w:pPr>
        <w:spacing w:after="0" w:line="480" w:lineRule="auto"/>
        <w:rPr>
          <w:rFonts w:cstheme="minorHAnsi"/>
        </w:rPr>
      </w:pPr>
    </w:p>
    <w:p w14:paraId="798B99FD" w14:textId="620C8442" w:rsidR="00FC628F" w:rsidRPr="00FE7BE2" w:rsidRDefault="00FC628F" w:rsidP="0010397B">
      <w:pPr>
        <w:spacing w:after="0" w:line="480" w:lineRule="auto"/>
        <w:rPr>
          <w:rFonts w:cstheme="minorHAnsi"/>
        </w:rPr>
      </w:pPr>
      <w:r w:rsidRPr="00FE7BE2">
        <w:rPr>
          <w:rFonts w:cstheme="minorHAnsi"/>
        </w:rPr>
        <w:t xml:space="preserve">To find the number of protein targets in the </w:t>
      </w:r>
      <w:r w:rsidRPr="00FE7BE2">
        <w:rPr>
          <w:rFonts w:cstheme="minorHAnsi"/>
          <w:b/>
          <w:bCs/>
        </w:rPr>
        <w:t>chembl_25</w:t>
      </w:r>
      <w:r w:rsidRPr="00FE7BE2">
        <w:rPr>
          <w:rFonts w:cstheme="minorHAnsi"/>
        </w:rPr>
        <w:t xml:space="preserve"> database, execute the query in figure 10 below:</w:t>
      </w:r>
    </w:p>
    <w:p w14:paraId="575AD8E4" w14:textId="77777777" w:rsidR="00FC628F" w:rsidRPr="00FC628F" w:rsidRDefault="00FC628F" w:rsidP="00FE7BE2">
      <w:pPr>
        <w:spacing w:after="0" w:line="480" w:lineRule="auto"/>
        <w:ind w:left="720"/>
        <w:rPr>
          <w:rFonts w:ascii="Lucida Console" w:hAnsi="Lucida Console" w:cstheme="minorHAnsi"/>
          <w:sz w:val="18"/>
          <w:szCs w:val="18"/>
        </w:rPr>
      </w:pPr>
    </w:p>
    <w:p w14:paraId="799AF07B" w14:textId="4FD4FAFB" w:rsidR="00AA446F" w:rsidRDefault="00FC628F" w:rsidP="0010397B">
      <w:pPr>
        <w:spacing w:after="0" w:line="480" w:lineRule="auto"/>
        <w:rPr>
          <w:rFonts w:cstheme="minorHAnsi"/>
          <w:b/>
        </w:rPr>
      </w:pPr>
      <w:r w:rsidRPr="00FE7BE2">
        <w:rPr>
          <w:rFonts w:cstheme="minorHAnsi"/>
          <w:b/>
        </w:rPr>
        <w:t xml:space="preserve">Fig 10. PSQL query shows the number of protein targets in the </w:t>
      </w:r>
      <w:r w:rsidRPr="00677B72">
        <w:rPr>
          <w:rFonts w:cstheme="minorHAnsi"/>
          <w:b/>
          <w:bCs/>
        </w:rPr>
        <w:t>chembl_25</w:t>
      </w:r>
      <w:r w:rsidRPr="00FE7BE2">
        <w:rPr>
          <w:rFonts w:cstheme="minorHAnsi"/>
          <w:b/>
        </w:rPr>
        <w:t xml:space="preserve"> database.</w:t>
      </w:r>
    </w:p>
    <w:p w14:paraId="2E206F2C" w14:textId="77777777" w:rsidR="00677B72" w:rsidRPr="00FE7BE2" w:rsidRDefault="00677B72" w:rsidP="0026074F">
      <w:pPr>
        <w:spacing w:after="0" w:line="480" w:lineRule="auto"/>
        <w:rPr>
          <w:rFonts w:cstheme="minorHAnsi"/>
          <w:b/>
        </w:rPr>
      </w:pPr>
    </w:p>
    <w:p w14:paraId="05F432BB" w14:textId="46F26FAF" w:rsidR="00A87476" w:rsidRDefault="0026074F" w:rsidP="00914080">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r w:rsidR="00677B72">
        <w:rPr>
          <w:rFonts w:cstheme="minorHAnsi"/>
        </w:rPr>
        <w:t xml:space="preserve">  </w:t>
      </w:r>
      <w:r w:rsidR="00A77B12">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sidR="00A77B12">
        <w:rPr>
          <w:rFonts w:cstheme="minorHAnsi"/>
        </w:rPr>
        <w:t xml:space="preserve"> component</w:t>
      </w:r>
      <w:r w:rsidR="008529BF">
        <w:rPr>
          <w:rFonts w:cstheme="minorHAnsi"/>
        </w:rPr>
        <w:t>?  (See Fig 11 below)</w:t>
      </w:r>
      <w:r w:rsidR="00A77B12">
        <w:rPr>
          <w:rFonts w:cstheme="minorHAnsi"/>
        </w:rPr>
        <w:t>:</w:t>
      </w:r>
    </w:p>
    <w:p w14:paraId="0916121E" w14:textId="77777777" w:rsidR="00677B72" w:rsidRDefault="00677B72" w:rsidP="00914080">
      <w:pPr>
        <w:spacing w:after="0" w:line="480" w:lineRule="auto"/>
        <w:rPr>
          <w:rFonts w:cstheme="minorHAnsi"/>
        </w:rPr>
      </w:pPr>
    </w:p>
    <w:p w14:paraId="5A102013" w14:textId="4C96FA3D" w:rsidR="0026074F" w:rsidRPr="00FE7BE2" w:rsidRDefault="008529BF" w:rsidP="00FE7BE2">
      <w:pPr>
        <w:spacing w:after="0" w:line="480" w:lineRule="auto"/>
        <w:rPr>
          <w:rFonts w:cstheme="minorHAnsi"/>
          <w:b/>
        </w:rPr>
      </w:pPr>
      <w:r w:rsidRPr="00FE7BE2">
        <w:rPr>
          <w:rFonts w:cstheme="minorHAnsi"/>
          <w:b/>
        </w:rPr>
        <w:t>Fig 11. The chembl_25 database has no targets with a single component.</w:t>
      </w:r>
    </w:p>
    <w:p w14:paraId="73FC18D3" w14:textId="77777777" w:rsidR="008529BF" w:rsidRPr="0026074F" w:rsidRDefault="008529BF" w:rsidP="00FE7BE2">
      <w:pPr>
        <w:spacing w:after="0" w:line="480" w:lineRule="auto"/>
        <w:rPr>
          <w:rFonts w:cstheme="minorHAnsi"/>
        </w:rPr>
      </w:pPr>
    </w:p>
    <w:p w14:paraId="53AEA1EA" w14:textId="1379516A" w:rsidR="009A71A7" w:rsidRDefault="007D68D4" w:rsidP="00FE7BE2">
      <w:pPr>
        <w:spacing w:after="0" w:line="480" w:lineRule="auto"/>
      </w:pPr>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w:t>
      </w:r>
      <w:r w:rsidR="00DD3309">
        <w:t>sequences. The</w:t>
      </w:r>
      <w:r w:rsidR="00F55BE9">
        <w:t xml:space="preserve"> following PSQL script finds the number of component sequences for the target (Fig 12.):</w:t>
      </w:r>
    </w:p>
    <w:p w14:paraId="583C8BAB" w14:textId="77777777" w:rsidR="00677B72" w:rsidRDefault="00677B72" w:rsidP="00FE7BE2">
      <w:pPr>
        <w:spacing w:after="0" w:line="480" w:lineRule="auto"/>
      </w:pPr>
    </w:p>
    <w:p w14:paraId="42F1E8DC" w14:textId="24FDC736" w:rsidR="00F75ED8" w:rsidRDefault="00F55BE9" w:rsidP="00B3425C">
      <w:pPr>
        <w:spacing w:after="0" w:line="480" w:lineRule="auto"/>
        <w:rPr>
          <w:b/>
        </w:rPr>
      </w:pPr>
      <w:r w:rsidRPr="00FE7BE2">
        <w:rPr>
          <w:b/>
        </w:rPr>
        <w:t>Fig 12. Query shows number of component sequences for target CHEMBL2363965.</w:t>
      </w:r>
    </w:p>
    <w:p w14:paraId="1C444453" w14:textId="77777777" w:rsidR="00677B72" w:rsidRPr="00FE7BE2" w:rsidRDefault="00677B72" w:rsidP="00B3425C">
      <w:pPr>
        <w:spacing w:after="0" w:line="480" w:lineRule="auto"/>
        <w:rPr>
          <w:b/>
        </w:rPr>
      </w:pPr>
    </w:p>
    <w:p w14:paraId="468E011D" w14:textId="5CC95B94" w:rsidR="00F75ED8" w:rsidRDefault="00F75ED8" w:rsidP="009E7A7A">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FE7BE2">
      <w:pPr>
        <w:spacing w:after="0" w:line="480" w:lineRule="auto"/>
      </w:pPr>
    </w:p>
    <w:p w14:paraId="14A2FF5A" w14:textId="4EBADEE3" w:rsidR="00795ABC" w:rsidRDefault="007122EC" w:rsidP="009E7A7A">
      <w:pPr>
        <w:spacing w:after="0" w:line="480" w:lineRule="auto"/>
        <w:rPr>
          <w:b/>
        </w:rPr>
      </w:pPr>
      <w:r w:rsidRPr="00FE7BE2">
        <w:rPr>
          <w:b/>
        </w:rPr>
        <w:t>Fig 13. PSQL query to find ORF with high similarity to our target.</w:t>
      </w:r>
    </w:p>
    <w:p w14:paraId="69BFBA9B" w14:textId="77777777" w:rsidR="009E7A7A" w:rsidRPr="00FE7BE2" w:rsidRDefault="009E7A7A" w:rsidP="006132D0">
      <w:pPr>
        <w:spacing w:after="0" w:line="480" w:lineRule="auto"/>
        <w:rPr>
          <w:b/>
        </w:rPr>
      </w:pP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3EEF5DB5" w14:textId="7F5C0314" w:rsidR="00F87075" w:rsidRDefault="00F87075" w:rsidP="00DA59E7">
      <w:pPr>
        <w:spacing w:after="0" w:line="480" w:lineRule="auto"/>
      </w:pPr>
      <w:r w:rsidRPr="009A71A7">
        <w:t>This protein is highly conserved in Co</w:t>
      </w:r>
      <w:r w:rsidRPr="00ED3442">
        <w:t>rona viruses.</w:t>
      </w:r>
      <w:r w:rsidR="00CF25B7">
        <w:t xml:space="preserve">  </w:t>
      </w: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r w:rsidR="006E55DE">
        <w:t xml:space="preserve">  </w:t>
      </w: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3DB9BFD"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7"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758BF5CF" w14:textId="77777777" w:rsidR="00CF25B7" w:rsidRDefault="00CF25B7" w:rsidP="00DA59E7">
      <w:pPr>
        <w:spacing w:after="0" w:line="480" w:lineRule="auto"/>
      </w:pPr>
    </w:p>
    <w:p w14:paraId="2E4830AD" w14:textId="7FFBB79E" w:rsidR="00AD591B" w:rsidRPr="009A71A7" w:rsidRDefault="00AD591B" w:rsidP="00CF25B7">
      <w:pPr>
        <w:spacing w:after="0" w:line="480" w:lineRule="auto"/>
      </w:pPr>
      <w:r>
        <w:lastRenderedPageBreak/>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317FDBAB" w14:textId="198BE2FA"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r w:rsidR="00CF25B7">
        <w:t xml:space="preserve">  </w:t>
      </w:r>
      <w:r>
        <w:t>Pyrazinamide had low docking affinity.  This drug was not validated, and its docking information is omitted here.</w:t>
      </w:r>
      <w:r w:rsidR="00CF25B7">
        <w:t xml:space="preserve">  </w:t>
      </w: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159D6CDC" w14:textId="65440EC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r w:rsidR="006440AB">
        <w:t xml:space="preserve">  </w:t>
      </w:r>
      <w:r w:rsidR="00B45E84">
        <w:t xml:space="preserve">The </w:t>
      </w:r>
      <w:r w:rsidR="006440AB">
        <w:t>s</w:t>
      </w:r>
      <w:r>
        <w:t xml:space="preserve">uccess </w:t>
      </w:r>
      <w:r w:rsidR="00B45E84">
        <w:t xml:space="preserve">of </w:t>
      </w:r>
      <w:r>
        <w:t xml:space="preserve">these drugs in </w:t>
      </w:r>
      <w:r w:rsidR="00B45E84">
        <w:t xml:space="preserve">treating </w:t>
      </w:r>
      <w:r>
        <w:t xml:space="preserve">Tuberculosis may </w:t>
      </w:r>
      <w:r w:rsidR="00B45E84">
        <w:t>be</w:t>
      </w:r>
      <w:r>
        <w:t xml:space="preserve"> due to their effect </w:t>
      </w:r>
      <w:r w:rsidR="00B45E84">
        <w:t xml:space="preserve">on </w:t>
      </w:r>
      <w:r>
        <w:t>concurrent Corona virus infection.</w:t>
      </w:r>
    </w:p>
    <w:p w14:paraId="425A5175" w14:textId="77777777" w:rsidR="003E772F" w:rsidRDefault="003E772F" w:rsidP="00AD591B">
      <w:pPr>
        <w:spacing w:after="0" w:line="480" w:lineRule="auto"/>
      </w:pPr>
    </w:p>
    <w:p w14:paraId="0645D2EC" w14:textId="6D97E301"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rsidR="006440AB">
        <w:t xml:space="preserve"> </w:t>
      </w:r>
      <w:r>
        <w:t>These in-silico studies should be followed up by in vitro and in vivo studies to determine efficacy.</w:t>
      </w:r>
    </w:p>
    <w:p w14:paraId="4FDB4CA4" w14:textId="77777777" w:rsidR="006440AB" w:rsidRDefault="006440AB" w:rsidP="00AD591B">
      <w:pPr>
        <w:spacing w:after="0" w:line="480" w:lineRule="auto"/>
      </w:pP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5B043C54" w:rsidR="003407CC" w:rsidRPr="003407CC" w:rsidRDefault="003407CC" w:rsidP="00B45E84">
      <w:pPr>
        <w:spacing w:after="0" w:line="480" w:lineRule="auto"/>
      </w:pPr>
      <w:r>
        <w:t xml:space="preserve">I thank </w:t>
      </w:r>
      <w:r w:rsidR="00B45E84">
        <w:t>Eric Fischbach for his help editing this paper</w:t>
      </w:r>
      <w:r>
        <w: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49197972" w14:textId="6A8B1889" w:rsidR="00425F06" w:rsidRPr="009F28D8" w:rsidRDefault="00425F06" w:rsidP="00425F06">
      <w:pPr>
        <w:pStyle w:val="Heading2"/>
        <w:rPr>
          <w:b/>
          <w:bCs/>
        </w:rPr>
      </w:pPr>
    </w:p>
    <w:p w14:paraId="2BC7F325" w14:textId="77777777" w:rsidR="00425F06" w:rsidRPr="00FE7BE2" w:rsidRDefault="00425F06" w:rsidP="00425F06">
      <w:pPr>
        <w:pStyle w:val="Heading2"/>
      </w:pPr>
    </w:p>
    <w:p w14:paraId="28C62CBE" w14:textId="77777777" w:rsidR="00B8254F" w:rsidRDefault="0073028F" w:rsidP="00FE7BE2">
      <w:pPr>
        <w:pStyle w:val="Heading2"/>
        <w:spacing w:before="0" w:line="480" w:lineRule="auto"/>
      </w:pPr>
      <w:bookmarkStart w:id="0" w:name="_Ref45090117"/>
      <w:bookmarkStart w:id="1" w:name="_Ref45092308"/>
      <w:r w:rsidRPr="0073028F">
        <w:t>MN908947.3.FASTA</w:t>
      </w:r>
      <w:bookmarkEnd w:id="0"/>
      <w:r w:rsidR="00B8254F">
        <w:t>.</w:t>
      </w:r>
      <w:bookmarkEnd w:id="1"/>
      <w:r w:rsidR="00B8254F">
        <w:t xml:space="preserve"> </w:t>
      </w:r>
    </w:p>
    <w:p w14:paraId="32DB34F9" w14:textId="7BF624A1" w:rsidR="0073028F" w:rsidRDefault="00B8254F" w:rsidP="00AD797C">
      <w:pPr>
        <w:spacing w:after="0" w:line="480" w:lineRule="auto"/>
      </w:pPr>
      <w:r>
        <w:t>The nucleotide FASTA formatted genome</w:t>
      </w:r>
      <w:r w:rsidR="00DF5BDD">
        <w:t xml:space="preserve"> sequence</w:t>
      </w:r>
      <w:r>
        <w:t xml:space="preserve"> of </w:t>
      </w:r>
      <w:r w:rsidRPr="00146E81">
        <w:rPr>
          <w:i/>
          <w:iCs/>
        </w:rPr>
        <w:t>SARS-CoV-2</w:t>
      </w:r>
      <w:r>
        <w:t>.</w:t>
      </w:r>
    </w:p>
    <w:p w14:paraId="2D97ACB5" w14:textId="77777777" w:rsidR="00AD1B71" w:rsidRDefault="00AD1B71" w:rsidP="00AD797C">
      <w:pPr>
        <w:spacing w:after="0" w:line="480" w:lineRule="auto"/>
      </w:pPr>
    </w:p>
    <w:p w14:paraId="2CE82076" w14:textId="6059F566" w:rsidR="008E1993" w:rsidRDefault="008E1993" w:rsidP="00AD797C">
      <w:pPr>
        <w:pStyle w:val="Heading2"/>
        <w:spacing w:before="0" w:line="480" w:lineRule="auto"/>
      </w:pPr>
      <w:bookmarkStart w:id="2" w:name="_Ref45100005"/>
      <w:r w:rsidRPr="008E1993">
        <w:t>chembl_25_targets.sql</w:t>
      </w:r>
      <w:bookmarkEnd w:id="2"/>
    </w:p>
    <w:p w14:paraId="762831C1" w14:textId="13EC1C2C" w:rsidR="008E1993" w:rsidRDefault="008E1993" w:rsidP="00AD797C">
      <w:pPr>
        <w:spacing w:after="0" w:line="480" w:lineRule="auto"/>
      </w:pPr>
      <w:r>
        <w:t>psql script to download chembl_25 target sequences.</w:t>
      </w:r>
    </w:p>
    <w:p w14:paraId="4735C4C0" w14:textId="77777777" w:rsidR="00AD1B71" w:rsidRDefault="00AD1B71" w:rsidP="00AD797C">
      <w:pPr>
        <w:spacing w:after="0" w:line="480" w:lineRule="auto"/>
      </w:pPr>
    </w:p>
    <w:p w14:paraId="64017237" w14:textId="69F4127F" w:rsidR="008C5A5D" w:rsidRDefault="008C5A5D" w:rsidP="00AD797C">
      <w:pPr>
        <w:pStyle w:val="Heading2"/>
        <w:spacing w:before="0" w:line="480" w:lineRule="auto"/>
      </w:pPr>
      <w:bookmarkStart w:id="3" w:name="_Ref45100435"/>
      <w:r w:rsidRPr="008C5A5D">
        <w:t>chembl_targets.txt</w:t>
      </w:r>
      <w:bookmarkEnd w:id="3"/>
    </w:p>
    <w:p w14:paraId="53768EE4" w14:textId="3666033C" w:rsidR="008C5A5D" w:rsidRDefault="008C5A5D" w:rsidP="00AD797C">
      <w:pPr>
        <w:spacing w:after="0" w:line="480" w:lineRule="auto"/>
      </w:pPr>
      <w:r>
        <w:t>Downloaded target sequences.</w:t>
      </w:r>
    </w:p>
    <w:p w14:paraId="4F6B1698" w14:textId="77777777" w:rsidR="00AD1B71" w:rsidRDefault="00AD1B71" w:rsidP="00AD797C">
      <w:pPr>
        <w:spacing w:after="0" w:line="480" w:lineRule="auto"/>
      </w:pPr>
    </w:p>
    <w:p w14:paraId="0296EFFD" w14:textId="1FF7DC93" w:rsidR="004F0A08" w:rsidRDefault="004F0A08" w:rsidP="00AD797C">
      <w:pPr>
        <w:pStyle w:val="Heading2"/>
        <w:spacing w:before="0" w:line="480" w:lineRule="auto"/>
      </w:pPr>
      <w:bookmarkStart w:id="4" w:name="_Ref45100732"/>
      <w:r w:rsidRPr="004F0A08">
        <w:t>split_to_fasta.pl</w:t>
      </w:r>
      <w:bookmarkEnd w:id="4"/>
    </w:p>
    <w:p w14:paraId="02D5BF29" w14:textId="4F253A62" w:rsidR="004F0A08" w:rsidRDefault="004F0A08" w:rsidP="00AD797C">
      <w:pPr>
        <w:spacing w:after="0" w:line="480" w:lineRule="auto"/>
      </w:pPr>
      <w:r>
        <w:t>Converts a text file containing sequences to .FASTA format file.</w:t>
      </w:r>
    </w:p>
    <w:p w14:paraId="4BAC81FA" w14:textId="77777777" w:rsidR="00AD1B71" w:rsidRDefault="00AD1B71" w:rsidP="00AD797C">
      <w:pPr>
        <w:spacing w:after="0" w:line="480" w:lineRule="auto"/>
      </w:pPr>
    </w:p>
    <w:p w14:paraId="003C8BD8" w14:textId="5C5B8FBF" w:rsidR="00F634CE" w:rsidRDefault="00F634CE" w:rsidP="00AD797C">
      <w:pPr>
        <w:pStyle w:val="Heading2"/>
        <w:spacing w:before="0" w:line="480" w:lineRule="auto"/>
      </w:pPr>
      <w:bookmarkStart w:id="5" w:name="_Ref45100900"/>
      <w:r w:rsidRPr="00F634CE">
        <w:t>component_sequences.fa</w:t>
      </w:r>
      <w:bookmarkEnd w:id="5"/>
    </w:p>
    <w:p w14:paraId="3FA681F5" w14:textId="04238E3A" w:rsidR="00F634CE" w:rsidRDefault="00F634CE" w:rsidP="00AD797C">
      <w:pPr>
        <w:spacing w:after="0" w:line="480" w:lineRule="auto"/>
      </w:pPr>
      <w:r>
        <w:t>Searchable target component file.</w:t>
      </w:r>
    </w:p>
    <w:p w14:paraId="25754233" w14:textId="77777777" w:rsidR="00AD1B71" w:rsidRDefault="00AD1B71" w:rsidP="00AD797C">
      <w:pPr>
        <w:spacing w:after="0" w:line="480" w:lineRule="auto"/>
      </w:pPr>
    </w:p>
    <w:p w14:paraId="63140110" w14:textId="294B33A8" w:rsidR="00A91380" w:rsidRDefault="00A91380" w:rsidP="00AD797C">
      <w:pPr>
        <w:pStyle w:val="Heading2"/>
        <w:spacing w:before="0" w:line="480" w:lineRule="auto"/>
      </w:pPr>
      <w:bookmarkStart w:id="6" w:name="_Ref45196510"/>
      <w:r w:rsidRPr="00A91380">
        <w:t>mn908947.orf</w:t>
      </w:r>
      <w:bookmarkEnd w:id="6"/>
    </w:p>
    <w:p w14:paraId="45097E6F" w14:textId="0F916036" w:rsidR="00A91380" w:rsidRDefault="00A91380" w:rsidP="00AD797C">
      <w:pPr>
        <w:spacing w:after="0" w:line="480" w:lineRule="auto"/>
      </w:pPr>
      <w:r>
        <w:t xml:space="preserve">ORFs from </w:t>
      </w:r>
      <w:r w:rsidRPr="00146E81">
        <w:rPr>
          <w:i/>
          <w:iCs/>
        </w:rPr>
        <w:t>SARS-CoV-2</w:t>
      </w:r>
      <w:r>
        <w:t xml:space="preserve"> genome.</w:t>
      </w:r>
    </w:p>
    <w:p w14:paraId="765EC66B" w14:textId="77777777" w:rsidR="00AD1B71" w:rsidRDefault="00AD1B71" w:rsidP="00AD797C">
      <w:pPr>
        <w:spacing w:after="0" w:line="480" w:lineRule="auto"/>
      </w:pPr>
    </w:p>
    <w:p w14:paraId="5724B282" w14:textId="1F11D865" w:rsidR="007154C3" w:rsidRDefault="007154C3" w:rsidP="00AD797C">
      <w:pPr>
        <w:pStyle w:val="Heading2"/>
        <w:spacing w:before="0" w:line="480" w:lineRule="auto"/>
      </w:pPr>
      <w:bookmarkStart w:id="7" w:name="_Ref45203765"/>
      <w:r w:rsidRPr="007154C3">
        <w:t>orf.hmm.txt</w:t>
      </w:r>
      <w:bookmarkEnd w:id="7"/>
    </w:p>
    <w:p w14:paraId="449BA452" w14:textId="4F7B9BC6" w:rsidR="007154C3" w:rsidRDefault="007154C3" w:rsidP="00AD797C">
      <w:pPr>
        <w:spacing w:after="0" w:line="480" w:lineRule="auto"/>
      </w:pPr>
      <w:r>
        <w:t>A report containing scores and alignments between the ORFs and targets.</w:t>
      </w:r>
    </w:p>
    <w:p w14:paraId="5413D9A3" w14:textId="13003FF4" w:rsidR="007154C3" w:rsidRDefault="007154C3" w:rsidP="00AD797C">
      <w:pPr>
        <w:spacing w:after="0" w:line="480" w:lineRule="auto"/>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39F002D2" w14:textId="77777777" w:rsidR="00AD1B71" w:rsidRDefault="00AD1B71" w:rsidP="00AD797C">
      <w:pPr>
        <w:spacing w:after="0" w:line="480" w:lineRule="auto"/>
        <w:rPr>
          <w:rFonts w:ascii="Lucida Console" w:hAnsi="Lucida Console" w:cs="Lucida Console"/>
          <w:sz w:val="18"/>
          <w:szCs w:val="18"/>
        </w:rPr>
      </w:pPr>
    </w:p>
    <w:p w14:paraId="0BA21FED" w14:textId="25301B9A" w:rsidR="007154C3" w:rsidRDefault="006A6D62" w:rsidP="00AD797C">
      <w:pPr>
        <w:pStyle w:val="Heading2"/>
        <w:spacing w:before="0" w:line="480" w:lineRule="auto"/>
      </w:pPr>
      <w:bookmarkStart w:id="8" w:name="_Ref45203782"/>
      <w:r w:rsidRPr="006A6D62">
        <w:t>orf.summary</w:t>
      </w:r>
      <w:bookmarkEnd w:id="8"/>
    </w:p>
    <w:p w14:paraId="419FACAD" w14:textId="4CFD5BDE" w:rsidR="006A6D62" w:rsidRDefault="006A6D62" w:rsidP="00AD797C">
      <w:pPr>
        <w:spacing w:after="0" w:line="480" w:lineRule="auto"/>
      </w:pPr>
      <w:r>
        <w:t>A tab delimited file containing records with statistics of significant matches for ORFs and targets.</w:t>
      </w:r>
    </w:p>
    <w:p w14:paraId="041C12F3" w14:textId="77777777" w:rsidR="00AD1B71" w:rsidRPr="006A6D62" w:rsidRDefault="00AD1B71" w:rsidP="00AD797C">
      <w:pPr>
        <w:spacing w:after="0" w:line="480" w:lineRule="auto"/>
      </w:pPr>
    </w:p>
    <w:p w14:paraId="1900C1BD" w14:textId="77777777" w:rsidR="002739F6" w:rsidRDefault="002739F6" w:rsidP="00AD797C">
      <w:pPr>
        <w:pStyle w:val="Heading2"/>
        <w:spacing w:before="0" w:line="480" w:lineRule="auto"/>
      </w:pPr>
      <w:bookmarkStart w:id="9" w:name="_Ref45204546"/>
      <w:r w:rsidRPr="002739F6">
        <w:t>extract_hmm_summary.pl</w:t>
      </w:r>
      <w:bookmarkEnd w:id="9"/>
      <w:r w:rsidRPr="002739F6">
        <w:t xml:space="preserve"> </w:t>
      </w:r>
    </w:p>
    <w:p w14:paraId="14C7DED5" w14:textId="77777777" w:rsidR="00CE0A4E" w:rsidRDefault="002739F6" w:rsidP="00AD797C">
      <w:pPr>
        <w:spacing w:after="0" w:line="480" w:lineRule="auto"/>
      </w:pPr>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4617DBC8" w14:textId="77777777" w:rsidR="00AD1B71" w:rsidRDefault="00AD1B71" w:rsidP="00AD797C">
      <w:pPr>
        <w:spacing w:after="0" w:line="480" w:lineRule="auto"/>
      </w:pPr>
    </w:p>
    <w:p w14:paraId="10796924" w14:textId="77777777" w:rsidR="00CE0A4E" w:rsidRPr="007A0D45" w:rsidRDefault="00CE0A4E" w:rsidP="00AD797C">
      <w:pPr>
        <w:pStyle w:val="Heading2"/>
        <w:spacing w:before="0" w:line="480" w:lineRule="auto"/>
      </w:pPr>
      <w:bookmarkStart w:id="10" w:name="_Ref45204626"/>
      <w:r w:rsidRPr="00AD797C">
        <w:rPr>
          <w:rFonts w:cs="Lucida Console"/>
        </w:rPr>
        <w:t>hmm_stats.txt</w:t>
      </w:r>
      <w:bookmarkEnd w:id="10"/>
      <w:r w:rsidRPr="007A0D45">
        <w:t xml:space="preserve"> </w:t>
      </w:r>
    </w:p>
    <w:p w14:paraId="6DA7BE5D" w14:textId="77777777" w:rsidR="005401CE" w:rsidRDefault="00CE0A4E" w:rsidP="00AD797C">
      <w:pPr>
        <w:spacing w:after="0" w:line="480" w:lineRule="auto"/>
      </w:pPr>
      <w:r>
        <w:t>Uploadable statistics file.</w:t>
      </w:r>
    </w:p>
    <w:p w14:paraId="0ED89832" w14:textId="77777777" w:rsidR="00AD1B71" w:rsidRDefault="00AD1B71" w:rsidP="00AD797C">
      <w:pPr>
        <w:spacing w:after="0" w:line="480" w:lineRule="auto"/>
      </w:pPr>
    </w:p>
    <w:p w14:paraId="541392D7" w14:textId="77777777" w:rsidR="004E1909" w:rsidRDefault="005401CE" w:rsidP="00AD797C">
      <w:pPr>
        <w:pStyle w:val="Heading2"/>
        <w:spacing w:before="0" w:line="480" w:lineRule="auto"/>
      </w:pPr>
      <w:r w:rsidRPr="005401CE">
        <w:t>import_hmmer_statistics.sql</w:t>
      </w:r>
    </w:p>
    <w:p w14:paraId="5DCB05FC" w14:textId="77777777" w:rsidR="007D2A98" w:rsidRDefault="004E1909" w:rsidP="00AD797C">
      <w:pPr>
        <w:spacing w:after="0" w:line="480" w:lineRule="auto"/>
      </w:pPr>
      <w:r>
        <w:t xml:space="preserve">Uploads statistics file to </w:t>
      </w:r>
      <w:r w:rsidR="00AE7C95">
        <w:t xml:space="preserve">a </w:t>
      </w:r>
      <w:r>
        <w:t xml:space="preserve">work table, and then to </w:t>
      </w:r>
      <w:r w:rsidRPr="0098656F">
        <w:rPr>
          <w:b/>
          <w:bCs/>
        </w:rPr>
        <w:t>hmm_statistics</w:t>
      </w:r>
      <w:r>
        <w:t xml:space="preserve">  table.</w:t>
      </w:r>
    </w:p>
    <w:p w14:paraId="1BDF00B3" w14:textId="77777777" w:rsidR="00AD1B71" w:rsidRDefault="00AD1B71" w:rsidP="00AD797C">
      <w:pPr>
        <w:spacing w:after="0" w:line="480" w:lineRule="auto"/>
      </w:pPr>
    </w:p>
    <w:p w14:paraId="21AF0D7B" w14:textId="77777777" w:rsidR="00B52C2A" w:rsidRDefault="00B52C2A" w:rsidP="00AD797C">
      <w:pPr>
        <w:pStyle w:val="Heading2"/>
        <w:spacing w:before="0" w:line="480" w:lineRule="auto"/>
      </w:pPr>
      <w:bookmarkStart w:id="11" w:name="_Ref45533963"/>
      <w:r>
        <w:t>Organism_hmmer_threshold.R</w:t>
      </w:r>
      <w:bookmarkEnd w:id="11"/>
    </w:p>
    <w:p w14:paraId="645CB4E3" w14:textId="53942C96" w:rsidR="001B42EC" w:rsidRDefault="00B52C2A" w:rsidP="00AD797C">
      <w:pPr>
        <w:spacing w:after="0"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r w:rsidR="00AD1B71">
        <w:t xml:space="preserve">  </w:t>
      </w:r>
      <w:r>
        <w:t>Database connection information was hard coded to the values required by the machine used for this investigation.</w:t>
      </w:r>
    </w:p>
    <w:p w14:paraId="433E3E94" w14:textId="77777777" w:rsidR="00AD1B71" w:rsidRDefault="00AD1B71" w:rsidP="00AD797C">
      <w:pPr>
        <w:spacing w:after="0" w:line="480" w:lineRule="auto"/>
      </w:pPr>
    </w:p>
    <w:p w14:paraId="72FFF679" w14:textId="4AB4B39B" w:rsidR="00282CE3" w:rsidRDefault="00282CE3" w:rsidP="00AD797C">
      <w:pPr>
        <w:pStyle w:val="Heading2"/>
        <w:spacing w:before="0" w:line="480" w:lineRule="auto"/>
      </w:pPr>
      <w:bookmarkStart w:id="12" w:name="_Ref45548844"/>
      <w:r w:rsidRPr="00282CE3">
        <w:t>target_SARS-COV-2_drugs.sql</w:t>
      </w:r>
      <w:bookmarkEnd w:id="12"/>
    </w:p>
    <w:p w14:paraId="115B0E0A" w14:textId="24EC1B6A" w:rsidR="00FE5024" w:rsidRDefault="00FE5024" w:rsidP="00AD797C">
      <w:pPr>
        <w:spacing w:after="0" w:line="480" w:lineRule="auto"/>
      </w:pPr>
      <w:r>
        <w:t>Database query that retrieves target and drug data.</w:t>
      </w:r>
    </w:p>
    <w:p w14:paraId="4B37EA3C" w14:textId="77777777" w:rsidR="00AD1B71" w:rsidRPr="00FE5024" w:rsidRDefault="00AD1B71" w:rsidP="00AD797C">
      <w:pPr>
        <w:spacing w:after="0" w:line="480" w:lineRule="auto"/>
      </w:pPr>
    </w:p>
    <w:p w14:paraId="7216B3BB" w14:textId="34FA382B" w:rsidR="0053011B" w:rsidRDefault="0053011B" w:rsidP="00AD797C">
      <w:pPr>
        <w:pStyle w:val="Heading2"/>
        <w:spacing w:before="0" w:line="480" w:lineRule="auto"/>
      </w:pPr>
      <w:bookmarkStart w:id="13" w:name="_Ref45549210"/>
      <w:r>
        <w:lastRenderedPageBreak/>
        <w:t>target_SARS-CoV-2_drugs.txt</w:t>
      </w:r>
      <w:bookmarkEnd w:id="13"/>
    </w:p>
    <w:p w14:paraId="7E49ABA0" w14:textId="63157EF7" w:rsidR="00FE5024" w:rsidRDefault="00FE5024" w:rsidP="00AD797C">
      <w:pPr>
        <w:spacing w:after="0" w:line="480" w:lineRule="auto"/>
      </w:pPr>
      <w:r>
        <w:t>Target and drug information retrieved from database query.</w:t>
      </w:r>
    </w:p>
    <w:p w14:paraId="5F9E9A0B" w14:textId="77777777" w:rsidR="00AD1B71" w:rsidRPr="00FE5024" w:rsidRDefault="00AD1B71" w:rsidP="00AD797C">
      <w:pPr>
        <w:spacing w:after="0" w:line="480" w:lineRule="auto"/>
      </w:pPr>
    </w:p>
    <w:p w14:paraId="3CDD7E4B" w14:textId="77777777" w:rsidR="00F45A2A" w:rsidRDefault="00F45A2A" w:rsidP="00AD797C">
      <w:pPr>
        <w:spacing w:after="0" w:line="480" w:lineRule="auto"/>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AD797C">
      <w:pPr>
        <w:spacing w:after="0" w:line="480" w:lineRule="auto"/>
      </w:pPr>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9A991" w14:textId="77777777" w:rsidR="00A52EE0" w:rsidRDefault="00A52EE0" w:rsidP="00747549">
      <w:pPr>
        <w:spacing w:after="0" w:line="240" w:lineRule="auto"/>
      </w:pPr>
      <w:r>
        <w:separator/>
      </w:r>
    </w:p>
  </w:endnote>
  <w:endnote w:type="continuationSeparator" w:id="0">
    <w:p w14:paraId="40149A77" w14:textId="77777777" w:rsidR="00A52EE0" w:rsidRDefault="00A52EE0"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BC1BEB" w:rsidRDefault="00BC1BEB">
        <w:pPr>
          <w:pStyle w:val="Footer"/>
        </w:pPr>
        <w:r>
          <w:fldChar w:fldCharType="begin"/>
        </w:r>
        <w:r>
          <w:instrText xml:space="preserve"> PAGE   \* MERGEFORMAT </w:instrText>
        </w:r>
        <w:r>
          <w:fldChar w:fldCharType="separate"/>
        </w:r>
        <w:r>
          <w:rPr>
            <w:noProof/>
          </w:rPr>
          <w:t>1</w:t>
        </w:r>
        <w:r>
          <w:rPr>
            <w:noProof/>
          </w:rPr>
          <w:fldChar w:fldCharType="end"/>
        </w:r>
      </w:p>
    </w:sdtContent>
  </w:sdt>
  <w:p w14:paraId="6DCE68B9" w14:textId="77777777" w:rsidR="00BC1BEB" w:rsidRDefault="00BC1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2A311" w14:textId="77777777" w:rsidR="00A52EE0" w:rsidRDefault="00A52EE0" w:rsidP="00747549">
      <w:pPr>
        <w:spacing w:after="0" w:line="240" w:lineRule="auto"/>
      </w:pPr>
      <w:r>
        <w:separator/>
      </w:r>
    </w:p>
  </w:footnote>
  <w:footnote w:type="continuationSeparator" w:id="0">
    <w:p w14:paraId="37DA0EAE" w14:textId="77777777" w:rsidR="00A52EE0" w:rsidRDefault="00A52EE0" w:rsidP="00747549">
      <w:pPr>
        <w:spacing w:after="0" w:line="240" w:lineRule="auto"/>
      </w:pPr>
      <w:r>
        <w:continuationSeparator/>
      </w:r>
    </w:p>
  </w:footnote>
  <w:footnote w:id="1">
    <w:p w14:paraId="525EC442" w14:textId="1626A8E9" w:rsidR="00BC1BEB" w:rsidRDefault="00BC1BEB"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BC1BEB" w:rsidRDefault="00BC1BEB" w:rsidP="00747549"/>
    <w:p w14:paraId="31FD4C13" w14:textId="77777777" w:rsidR="00BC1BEB" w:rsidRDefault="00BC1BEB" w:rsidP="00747549">
      <w:r>
        <w:t>*  Corresponding author</w:t>
      </w:r>
    </w:p>
    <w:p w14:paraId="5D5C3125" w14:textId="77777777" w:rsidR="00BC1BEB" w:rsidRPr="00797A4B" w:rsidRDefault="00BC1BEB" w:rsidP="00747549">
      <w:r>
        <w:t xml:space="preserve">E-mail: </w:t>
      </w:r>
      <w:hyperlink r:id="rId1" w:history="1">
        <w:r w:rsidRPr="003448BF">
          <w:rPr>
            <w:rStyle w:val="Hyperlink"/>
          </w:rPr>
          <w:t>jbsing@brandeis.edu</w:t>
        </w:r>
      </w:hyperlink>
      <w:r>
        <w:t xml:space="preserve"> (JBS)</w:t>
      </w:r>
    </w:p>
    <w:p w14:paraId="34D633C8" w14:textId="77777777" w:rsidR="00BC1BEB" w:rsidRDefault="00BC1BEB"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B095C"/>
    <w:rsid w:val="000C4C76"/>
    <w:rsid w:val="000D2D95"/>
    <w:rsid w:val="000D756C"/>
    <w:rsid w:val="000D7F9F"/>
    <w:rsid w:val="000F1B48"/>
    <w:rsid w:val="000F3D49"/>
    <w:rsid w:val="0010397B"/>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6508"/>
    <w:rsid w:val="004B4483"/>
    <w:rsid w:val="004B60FD"/>
    <w:rsid w:val="004C65C4"/>
    <w:rsid w:val="004D2D01"/>
    <w:rsid w:val="004D3775"/>
    <w:rsid w:val="004E1909"/>
    <w:rsid w:val="004F0A08"/>
    <w:rsid w:val="004F5C0E"/>
    <w:rsid w:val="00503C11"/>
    <w:rsid w:val="005041D2"/>
    <w:rsid w:val="00507873"/>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132D0"/>
    <w:rsid w:val="00620961"/>
    <w:rsid w:val="00621997"/>
    <w:rsid w:val="006267C7"/>
    <w:rsid w:val="006316DD"/>
    <w:rsid w:val="00631D06"/>
    <w:rsid w:val="006322C2"/>
    <w:rsid w:val="006440AB"/>
    <w:rsid w:val="00646173"/>
    <w:rsid w:val="0065517C"/>
    <w:rsid w:val="00660D38"/>
    <w:rsid w:val="00677B72"/>
    <w:rsid w:val="00685012"/>
    <w:rsid w:val="006943EE"/>
    <w:rsid w:val="00694EAE"/>
    <w:rsid w:val="006A6D62"/>
    <w:rsid w:val="006C0089"/>
    <w:rsid w:val="006C2484"/>
    <w:rsid w:val="006D215D"/>
    <w:rsid w:val="006D2CC5"/>
    <w:rsid w:val="006E3A8B"/>
    <w:rsid w:val="006E55DE"/>
    <w:rsid w:val="006F77A8"/>
    <w:rsid w:val="00705453"/>
    <w:rsid w:val="007122EC"/>
    <w:rsid w:val="007154C3"/>
    <w:rsid w:val="0072300A"/>
    <w:rsid w:val="007301FB"/>
    <w:rsid w:val="0073028F"/>
    <w:rsid w:val="007325BE"/>
    <w:rsid w:val="00743EFB"/>
    <w:rsid w:val="00747549"/>
    <w:rsid w:val="00756899"/>
    <w:rsid w:val="00795ABC"/>
    <w:rsid w:val="007A0D45"/>
    <w:rsid w:val="007A223D"/>
    <w:rsid w:val="007B31F8"/>
    <w:rsid w:val="007C4042"/>
    <w:rsid w:val="007C7ECE"/>
    <w:rsid w:val="007D2A98"/>
    <w:rsid w:val="007D31A6"/>
    <w:rsid w:val="007D68D4"/>
    <w:rsid w:val="007F2EB3"/>
    <w:rsid w:val="00801B29"/>
    <w:rsid w:val="0081345A"/>
    <w:rsid w:val="008161DF"/>
    <w:rsid w:val="00820365"/>
    <w:rsid w:val="008332A3"/>
    <w:rsid w:val="00833647"/>
    <w:rsid w:val="00835714"/>
    <w:rsid w:val="008529BF"/>
    <w:rsid w:val="00856B55"/>
    <w:rsid w:val="0086379A"/>
    <w:rsid w:val="008645D7"/>
    <w:rsid w:val="008711C5"/>
    <w:rsid w:val="00876439"/>
    <w:rsid w:val="00881594"/>
    <w:rsid w:val="0088398F"/>
    <w:rsid w:val="008857FA"/>
    <w:rsid w:val="0089057E"/>
    <w:rsid w:val="00892247"/>
    <w:rsid w:val="00894F88"/>
    <w:rsid w:val="008A1F8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403F2"/>
    <w:rsid w:val="009539C4"/>
    <w:rsid w:val="00966361"/>
    <w:rsid w:val="00973FD0"/>
    <w:rsid w:val="0098656F"/>
    <w:rsid w:val="00987569"/>
    <w:rsid w:val="00987570"/>
    <w:rsid w:val="00987695"/>
    <w:rsid w:val="009A31B7"/>
    <w:rsid w:val="009A4447"/>
    <w:rsid w:val="009A71A7"/>
    <w:rsid w:val="009B6608"/>
    <w:rsid w:val="009C3753"/>
    <w:rsid w:val="009C7A3C"/>
    <w:rsid w:val="009D55B2"/>
    <w:rsid w:val="009E2801"/>
    <w:rsid w:val="009E7A7A"/>
    <w:rsid w:val="009F28D8"/>
    <w:rsid w:val="00A02CB5"/>
    <w:rsid w:val="00A0468F"/>
    <w:rsid w:val="00A063C5"/>
    <w:rsid w:val="00A079DF"/>
    <w:rsid w:val="00A15F4A"/>
    <w:rsid w:val="00A20C2A"/>
    <w:rsid w:val="00A2110D"/>
    <w:rsid w:val="00A25247"/>
    <w:rsid w:val="00A41F57"/>
    <w:rsid w:val="00A5132E"/>
    <w:rsid w:val="00A52EE0"/>
    <w:rsid w:val="00A61695"/>
    <w:rsid w:val="00A772F5"/>
    <w:rsid w:val="00A77A8A"/>
    <w:rsid w:val="00A77B12"/>
    <w:rsid w:val="00A85688"/>
    <w:rsid w:val="00A87476"/>
    <w:rsid w:val="00A876D0"/>
    <w:rsid w:val="00A91380"/>
    <w:rsid w:val="00A93FEC"/>
    <w:rsid w:val="00A96A7D"/>
    <w:rsid w:val="00AA12D6"/>
    <w:rsid w:val="00AA1A1C"/>
    <w:rsid w:val="00AA446F"/>
    <w:rsid w:val="00AA7FC5"/>
    <w:rsid w:val="00AB7087"/>
    <w:rsid w:val="00AC1F66"/>
    <w:rsid w:val="00AC66B4"/>
    <w:rsid w:val="00AD1B71"/>
    <w:rsid w:val="00AD533A"/>
    <w:rsid w:val="00AD591B"/>
    <w:rsid w:val="00AD797C"/>
    <w:rsid w:val="00AE0C0D"/>
    <w:rsid w:val="00AE5F16"/>
    <w:rsid w:val="00AE7C95"/>
    <w:rsid w:val="00B029F7"/>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C1BEB"/>
    <w:rsid w:val="00BD03D4"/>
    <w:rsid w:val="00BE0D1E"/>
    <w:rsid w:val="00BF7CE7"/>
    <w:rsid w:val="00C10B45"/>
    <w:rsid w:val="00C30EC0"/>
    <w:rsid w:val="00C33B36"/>
    <w:rsid w:val="00C379A9"/>
    <w:rsid w:val="00C46C10"/>
    <w:rsid w:val="00C5130C"/>
    <w:rsid w:val="00C63637"/>
    <w:rsid w:val="00C82104"/>
    <w:rsid w:val="00CA3C0E"/>
    <w:rsid w:val="00CA3D27"/>
    <w:rsid w:val="00CB352F"/>
    <w:rsid w:val="00CC4AD2"/>
    <w:rsid w:val="00CD0FF6"/>
    <w:rsid w:val="00CD2275"/>
    <w:rsid w:val="00CE0A4E"/>
    <w:rsid w:val="00CE1A3D"/>
    <w:rsid w:val="00CF25B7"/>
    <w:rsid w:val="00CF2ED3"/>
    <w:rsid w:val="00D1077C"/>
    <w:rsid w:val="00D15E97"/>
    <w:rsid w:val="00D25EAB"/>
    <w:rsid w:val="00D35B8C"/>
    <w:rsid w:val="00D411FA"/>
    <w:rsid w:val="00D422F3"/>
    <w:rsid w:val="00D47847"/>
    <w:rsid w:val="00D727DB"/>
    <w:rsid w:val="00D72B85"/>
    <w:rsid w:val="00D853C8"/>
    <w:rsid w:val="00D95B85"/>
    <w:rsid w:val="00DA0773"/>
    <w:rsid w:val="00DA1DBA"/>
    <w:rsid w:val="00DA59E7"/>
    <w:rsid w:val="00DA7679"/>
    <w:rsid w:val="00DB1253"/>
    <w:rsid w:val="00DD1598"/>
    <w:rsid w:val="00DD3309"/>
    <w:rsid w:val="00DD4AF5"/>
    <w:rsid w:val="00DD6710"/>
    <w:rsid w:val="00DF0488"/>
    <w:rsid w:val="00DF5057"/>
    <w:rsid w:val="00DF5BDD"/>
    <w:rsid w:val="00E223B5"/>
    <w:rsid w:val="00E27029"/>
    <w:rsid w:val="00E44DC3"/>
    <w:rsid w:val="00E4596C"/>
    <w:rsid w:val="00E47D5D"/>
    <w:rsid w:val="00E55B7F"/>
    <w:rsid w:val="00E654D4"/>
    <w:rsid w:val="00E75ABE"/>
    <w:rsid w:val="00E85126"/>
    <w:rsid w:val="00EA0F0B"/>
    <w:rsid w:val="00EB7703"/>
    <w:rsid w:val="00EC7726"/>
    <w:rsid w:val="00ED3442"/>
    <w:rsid w:val="00EE1DAF"/>
    <w:rsid w:val="00EE2BDC"/>
    <w:rsid w:val="00EE7AA6"/>
    <w:rsid w:val="00F03AEE"/>
    <w:rsid w:val="00F16993"/>
    <w:rsid w:val="00F2380B"/>
    <w:rsid w:val="00F24B70"/>
    <w:rsid w:val="00F33D64"/>
    <w:rsid w:val="00F45A2A"/>
    <w:rsid w:val="00F55BE9"/>
    <w:rsid w:val="00F61763"/>
    <w:rsid w:val="00F619DA"/>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3BB"/>
    <w:rsid w:val="00FE7BE2"/>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customStyle="1" w:styleId="UnresolvedMention2">
    <w:name w:val="Unresolved Mention2"/>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C52B24-3E35-46BF-8C1C-3636E523E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9</TotalTime>
  <Pages>20</Pages>
  <Words>9362</Words>
  <Characters>5336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47</cp:revision>
  <dcterms:created xsi:type="dcterms:W3CDTF">2020-08-06T22:57:00Z</dcterms:created>
  <dcterms:modified xsi:type="dcterms:W3CDTF">2020-10-08T19:12:00Z</dcterms:modified>
</cp:coreProperties>
</file>